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8930" w:type="dxa"/>
        <w:tblLayout w:type="fixed"/>
        <w:tblLook w:val="00A0" w:firstRow="1" w:lastRow="0" w:firstColumn="1" w:lastColumn="0" w:noHBand="0" w:noVBand="0"/>
      </w:tblPr>
      <w:tblGrid>
        <w:gridCol w:w="2093"/>
        <w:gridCol w:w="3544"/>
        <w:gridCol w:w="1559"/>
        <w:gridCol w:w="1734"/>
      </w:tblGrid>
      <w:tr w:rsidR="004D4CDC" w:rsidRPr="00BD072A" w:rsidTr="004D4CDC">
        <w:tc>
          <w:tcPr>
            <w:tcW w:w="2093" w:type="dxa"/>
          </w:tcPr>
          <w:p w:rsidR="004D4CDC" w:rsidRPr="00BD072A" w:rsidRDefault="004D4CDC" w:rsidP="004D4CDC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inding site</w:t>
            </w:r>
          </w:p>
        </w:tc>
        <w:tc>
          <w:tcPr>
            <w:tcW w:w="3544" w:type="dxa"/>
          </w:tcPr>
          <w:p w:rsidR="004D4CDC" w:rsidRPr="00BD072A" w:rsidRDefault="004D4CDC" w:rsidP="004D4CDC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quence</w:t>
            </w:r>
          </w:p>
        </w:tc>
        <w:tc>
          <w:tcPr>
            <w:tcW w:w="1559" w:type="dxa"/>
          </w:tcPr>
          <w:p w:rsidR="004D4CDC" w:rsidRPr="00BD072A" w:rsidRDefault="004D4CDC" w:rsidP="004D4CDC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ordinates relative to the TSS</w:t>
            </w:r>
          </w:p>
        </w:tc>
        <w:tc>
          <w:tcPr>
            <w:tcW w:w="1734" w:type="dxa"/>
          </w:tcPr>
          <w:p w:rsidR="004D4CDC" w:rsidRPr="00BD072A" w:rsidRDefault="004D4CDC" w:rsidP="004D4CDC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7D0D06" w:rsidRPr="00BD072A" w:rsidTr="0048391E">
        <w:tc>
          <w:tcPr>
            <w:tcW w:w="2093" w:type="dxa"/>
          </w:tcPr>
          <w:p w:rsidR="007D0D06" w:rsidRPr="00BD072A" w:rsidRDefault="007D0D06" w:rsidP="004D4CDC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PAX6</w:t>
            </w:r>
          </w:p>
        </w:tc>
        <w:tc>
          <w:tcPr>
            <w:tcW w:w="3544" w:type="dxa"/>
          </w:tcPr>
          <w:p w:rsidR="007D0D06" w:rsidRPr="00BD072A" w:rsidRDefault="007D0D06" w:rsidP="004D4CDC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GAGAAGGGATTAGTGAGAG</w:t>
            </w:r>
          </w:p>
        </w:tc>
        <w:tc>
          <w:tcPr>
            <w:tcW w:w="1559" w:type="dxa"/>
          </w:tcPr>
          <w:p w:rsidR="007D0D06" w:rsidRPr="00BD072A" w:rsidRDefault="007D0D06" w:rsidP="007D0D06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1</w:t>
            </w:r>
          </w:p>
        </w:tc>
        <w:tc>
          <w:tcPr>
            <w:tcW w:w="1734" w:type="dxa"/>
          </w:tcPr>
          <w:p w:rsidR="007D0D06" w:rsidRPr="00BD072A" w:rsidRDefault="007D0D06" w:rsidP="00D1691D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Genomatix</w:t>
            </w:r>
            <w:proofErr w:type="spellEnd"/>
            <w:r w:rsidRPr="00BD07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MatInspector</w:t>
            </w:r>
            <w:proofErr w:type="spellEnd"/>
            <w:r w:rsidRPr="00BD072A">
              <w:rPr>
                <w:rFonts w:ascii="Times New Roman" w:hAnsi="Times New Roman" w:cs="Times New Roman"/>
                <w:sz w:val="24"/>
                <w:szCs w:val="24"/>
              </w:rPr>
              <w:t xml:space="preserve"> algorithm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YXJ0aGFyaXVzPC9BdXRob3I+PFllYXI+MjAwNTwvWWVh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YXJ0aGFyaXVzPC9BdXRob3I+PFllYXI+MjAwNTwvWWVh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6" w:tooltip="Cartharius, 2005 #125" w:history="1">
              <w:r w:rsidR="00D1691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</w:t>
              </w:r>
            </w:hyperlink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0D06" w:rsidRPr="00BD072A" w:rsidTr="009A7569">
        <w:tc>
          <w:tcPr>
            <w:tcW w:w="2093" w:type="dxa"/>
          </w:tcPr>
          <w:p w:rsidR="007D0D06" w:rsidRPr="00BD072A" w:rsidRDefault="007D0D06" w:rsidP="004D4CDC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MIT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M-box)</w:t>
            </w:r>
          </w:p>
        </w:tc>
        <w:tc>
          <w:tcPr>
            <w:tcW w:w="3544" w:type="dxa"/>
          </w:tcPr>
          <w:p w:rsidR="007D0D06" w:rsidRPr="00BD072A" w:rsidRDefault="007D0D06" w:rsidP="004D4CDC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AGTCATGTGCT</w:t>
            </w:r>
          </w:p>
        </w:tc>
        <w:tc>
          <w:tcPr>
            <w:tcW w:w="1559" w:type="dxa"/>
          </w:tcPr>
          <w:p w:rsidR="007D0D06" w:rsidRPr="00BD072A" w:rsidRDefault="007D0D06" w:rsidP="007D0D06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t>-56</w:t>
            </w:r>
          </w:p>
        </w:tc>
        <w:tc>
          <w:tcPr>
            <w:tcW w:w="1734" w:type="dxa"/>
          </w:tcPr>
          <w:p w:rsidR="007D0D06" w:rsidRPr="00BD072A" w:rsidRDefault="007D0D06" w:rsidP="00D1691D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XN1bW90bzwvQXV0aG9yPjxZZWFyPjE5OTc8L1llYXI+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XN1bW90bzwvQXV0aG9yPjxZZWFyPjE5OTc8L1llYXI+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</w:fldData>
              </w:fldCha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6" w:tooltip="Yasumoto, 1997 #165" w:history="1">
              <w:r w:rsidR="00D1691D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bookmarkStart w:id="0" w:name="_GoBack"/>
            <w:bookmarkEnd w:id="0"/>
            <w:r w:rsidRPr="00BD072A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D07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9477B7" w:rsidRDefault="00D1691D"/>
    <w:sectPr w:rsidR="009477B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A679A"/>
    <w:rsid w:val="002A679A"/>
    <w:rsid w:val="004D4CDC"/>
    <w:rsid w:val="0059194B"/>
    <w:rsid w:val="007D0D06"/>
    <w:rsid w:val="00D1691D"/>
    <w:rsid w:val="00F11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679A"/>
    <w:rPr>
      <w:rFonts w:ascii="Calibri" w:eastAsia="Calibri" w:hAnsi="Calibri" w:cs="Arial"/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679A"/>
    <w:rPr>
      <w:rFonts w:ascii="Calibri" w:eastAsia="Calibri" w:hAnsi="Calibri" w:cs="Arial"/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5</Words>
  <Characters>319</Characters>
  <Application>Microsoft Office Word</Application>
  <DocSecurity>0</DocSecurity>
  <Lines>2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auli Raviv</dc:creator>
  <cp:lastModifiedBy>Shauli Raviv</cp:lastModifiedBy>
  <cp:revision>4</cp:revision>
  <dcterms:created xsi:type="dcterms:W3CDTF">2014-02-26T15:20:00Z</dcterms:created>
  <dcterms:modified xsi:type="dcterms:W3CDTF">2014-04-08T15:53:00Z</dcterms:modified>
</cp:coreProperties>
</file>